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citationID":"00000001","schema":"https://github.com/citation-style-language/schema/raw/master/csl-citation.json","properties":{"noteIndex":0,"formattedCitation":"[@LiuLiangBinGuoNeiWaiTuXiangFenGeJiShuZaiYiLiaoJianKangLingYuYingYongFaZhanTaiShiFenXi2023]"},"citationItems":[{"id":521,"uris":["http://zotero.org/users/9557124/items/BHES4XS3"],"suffix":"","prefix":"","uri":["http://zotero.org/users/9557124/items/BHES4XS3"],"itemData":{"page":"105-111","ISSN":"2096-4706","type":"article-journal","DOI":"10.19850/j.cnki.2096-4706.2023.13.022","language":"zh-CN","id":"LiuLiangBinGuoNeiWaiTuXiangFenGeJiShuZaiYiLiaoJianKangLingYuYingYongFaZhanTaiShiFenXi2023","container-title":"现代信息科技","volume":"7","issue":"13","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URL":"https://doi.org/10.19850/j.cnki.2096-4706.2023.13.022","title":"国内外图像分割技术在医疗健康领域应用发展态势分析","issued":{"date-parts":[["2023"]]},"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accessed":{"date-parts":[["2024",5,8]]},"author":[{"literal":"刘良斌"},{"literal":"杜宝林"},{"literal":"卢琰"},{"literal":"王建全"}],"source":"CNKI","citation-key":"LiuLiangBinGuoNeiWaiTuXiangFenGeJiShuZaiYiLiaoJianKangLingYuYingYongFaZhanTaiShiFenXi2023"}}]}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instrText xml:space="preserve"> ADDIN ZOTERO_ITEM CSL_CITATION {"citationID":"00000002","schema":"https://github.com/citation-style-language/schema/raw/master/csl-citation.json","properties":{"noteIndex":0,"formattedCitation":"[@LiXiaoYanJiaQiangGanAiNeiKeDuiWuJianSheChongShiGanAiNeiKeGuiFanHuaHeGeXingHuaZhenLiaoJueCe]"},"citationItems":[{"id":562,"uris":["http://zotero.org/users/9557124/items/B7R6BQAB"],"suffix":"","prefix":"","uri":["http://zotero.org/users/9557124/items/B7R6BQAB"],"itemData":{"language":"zh-CN","page":"1-3","id":"LiXiaoYanJiaQiangGanAiNeiKeDuiWuJianSheChongShiGanAiNeiKeGuiFanHuaHeGeXingHuaZhenLiaoJueCe","container-title":"实用肝脏病杂志","issue":"1","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citation-key":"LiXiaoYanJiaQiangGanAiNeiKeDuiWuJianSheChongShiGanAiNeiKeGuiFanHuaHeGeXingHuaZhenLiaoJueCe","URL":"https://kns.cnki.net/KCMS/detail/detail.aspx?dbcode=CJFD&amp;dbname=CJFDLAST2021&amp;filename=gbsy202101001","type":"article-journal","note":"foundation: 国家自然科学基金资助项目（编号:81672371）；\ndownload: 85\nCLC: R735.7\nCNKICite: 3\ndbcode: CJFD\ndbname: CJFDLAST2021\nfilename: gbsy202101001","accessed":{"date-parts":[["2024",5,19]]},"title":"加强肝癌内科队伍建设，重视肝癌内科规范化和个性化诊疗决策","source":"Baidu Scholar","author":[{"literal":"李晓燕"},{"literal":"胡和平"}]}}]}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citationID":"00000003","schema":"https://github.com/citation-style-language/schema/raw/master/csl-citation.json","properties":{"noteIndex":0,"formattedCitation":"[@XingXueXiaSuiShengGanZangEXingZhongLiuWaiKeZhiLiaoDeXianDaiCeLue]"},"citationItems":[{"id":566,"uris":["http://zotero.org/users/9557124/items/A7JSA4RS"],"suffix":"","prefix":"","uri":["http://zotero.org/users/9557124/items/A7JSA4RS"],"itemData":{"language":"zh-CN","title":"肝脏恶性肿瘤外科治疗的现代策略","id":"XingXueXiaSuiShengGanZangEXingZhongLiuWaiKeZhiLiaoDeXianDaiCeLue","container-title":"滨州医学院学报","issue":"5","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citation-key":"XingXueXiaSuiShengGanZangEXingZhongLiuWaiKeZhiLiaoDeXianDaiCeLue","URL":"https://kns.cnki.net/KCMS/detail/detail.aspx?dbcode=CJFD&amp;dbname=CJFD9697&amp;filename=bzyb605.086","note":"download: 15\nCLC: R735.705\nCNKICite: 0\ndbcode: CJFD\ndbname: CJFD9697\nfilename: bzyb605.086","accessed":{"date-parts":[["2024",5,19]]},"type":"article-journal","source":"Baidu Scholar","author":[{"literal":"邢雪，夏穗生"}]}}]}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D":"00000004","schema":"https://github.com/citation-style-language/schema/raw/master/csl-citation.json","properties":{"noteIndex":0,"formattedCitation":"[@mazurowskiSegmentAnythingModel2023a]"},"citationItems":[{"id":484,"uris":["http://zotero.org/users/9557124/items/ZG9XUUPJ"],"suffix":"","prefix":"","uri":["http://zotero.org/users/9557124/items/ZG9XUUPJ"],"itemData":{"page":"102918","ISSN":"13618415","citation-key":"mazurowskiSegmentAnythingModel2023a","DOI":"10.1016/j.media.2023.102918","language":"en","id":"mazurowskiSegmentAnythingModel2023a","volume":"89","container-title":"Medical Image Analysis","URL":"https://linkinghub.elsevier.com/retrieve/pii/S1361841523001780","container-title-short":"Medical Image Analysis","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ype":"article-journal","title-short":"Segment anything model for medical image analysis","issued":{"date-parts":[["2023",10]]},"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ccessed":{"date-parts":[["2024",1,17]]},"author":[{"given":"Maciej A.","family":"Mazurowski"},{"given":"Haoyu","family":"Dong"},{"given":"Hanxue","family":"Gu"},{"given":"Jichen","family":"Yang"},{"given":"Nicholas","family":"Konz"},{"given":"Yixin","family":"Zhang"}],"source":"DOI.org (Crossref)","title":"Segment anything model for medical image analysis: An experimental study"}}]}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D":"00000005","schema":"https://github.com/citation-style-language/schema/raw/master/csl-citation.json","properties":{"noteIndex":0,"formattedCitation":"[@JiangShengHuiJiYuShenDuXueXiDeGanZangJiGanZhongLiuCTTuXiangFenGeSuanFaYanJiu]"},"citationItems":[{"id":500,"uris":["http://zotero.org/users/9557124/items/XSQZBWBJ"],"suffix":"","prefix":"","uri":["http://zotero.org/users/9557124/items/XSQZBWBJ"],"itemData":{"language":"zh-CN","title":"基于深度学习的肝脏及肝肿瘤CT图像分割算法研究","id":"JiangShengHuiJiYuShenDuXueXiDeGanZangJiGanZhongLiuCTTuXiangFenGeSuanFaYanJiu","URL":"https://doi.org/10.27103/d.cnki.ghebu.2023.001846","genre":"硕士学位论文","type":"thesis","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contributor":[{"literal":"董斌"},{"literal":"高雷"}],"citation-key":"JiangShengHuiJiYuShenDuXueXiDeGanZangJiGanZhongLiuCTTuXiangFenGeSuanFaYanJiu","publisher":"河北大学","number-of-pages":"63","note":"major: 电子信息硕士（专业学位）\ndownload: 132\nCLC: R735.7;TP18;TP391.41\nCNKICite: 0\ndbcode: CMFD\ndbname: CMFDTEMP\nfilename: 1023914667.nh","accessed":{"date-parts":[["2024",3,15]]},"author":[{"literal":"降胜辉"}],"source":"CNKI","DOI":"10.27103/d.cnki.ghebu.2023.001846"}}]}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D":"00000006","schema":"https://github.com/citation-style-language/schema/raw/master/csl-citation.json","properties":{"noteIndex":0,"formattedCitation":"[@PanLuHaiJiYuShenDuXueXiDeNaoBuZhongLiuYiXueTuXiangFenGeMoXingYanJiu2024]"},"citationItems":[{"id":520,"uris":["http://zotero.org/users/9557124/items/RNR7MV7Y"],"suffix":"","prefix":"","uri":["http://zotero.org/users/9557124/items/RNR7MV7Y"],"itemData":{"title":"基于深度学习的脑部肿瘤医学图像分割模型研究","genre":"硕士学位论文","type":"thesis","publisher":"广东技术师范大学","language":"zh-CN","id":"PanLuHaiJiYuShenDuXueXiDeNaoBuZhongLiuYiXueTuXiangFenGeMoXingYanJiu2024","URL":"https://doi.org/10.27729/d.cnki.ggdjs.2023.000352","DOI":"10.27729/d.cnki.ggdjs.2023.000352","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citation-key":"PanLuHaiJiYuShenDuXueXiDeNaoBuZhongLiuYiXueTuXiangFenGeMoXingYanJiu2024","author":[{"literal":"潘陆海"}],"issued":{"date-parts":[["2024"]]},"note":"major: 控制科学与工程（模式识别与智能系统）\ndownload: 389\nCLC: TP18;TP391.41;R739.4\nCNKICite: 0\ndbcode: CMFD\ndbname: CMFD202401\nfilename: 1023717849.nh","accessed":{"date-parts":[["2024",5,8]]},"number-of-pages":"67","source":"CNKI","contributor":[{"literal":"肖政宏"}]}}]}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D":"00000007","schema":"https://github.com/citation-style-language/schema/raw/master/csl-citation.json","properties":{"noteIndex":0,"formattedCitation":"[@chenAbilitySegmentingAnything2023a]"},"citationItems":[{"id":486,"uris":["http://zotero.org/users/9557124/items/2REKX95G"],"suffix":"","prefix":"","uri":["http://zotero.org/users/9557124/items/2REKX95G"],"itemData":{"page":"211-218","ISSN":"1881-7815, 1881-7823","citation-key":"chenAbilitySegmentingAnything2023a","DOI":"10.5582/bst.2023.01128","language":"en","id":"chenAbilitySegmentingAnything2023a","volume":"17","container-title":"BioScience Trends","URL":"https://www.jstage.jst.go.jp/article/bst/17/3/17_2023.01128/_article","container-title-short":"BST","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type":"article-journal","author":[{"given":"Fang","family":"Chen"},{"given":"Lingyu","family":"Chen"},{"given":"Haojie","family":"Han"},{"given":"Sainan","family":"Zhang"},{"given":"Daoqiang","family":"Zhang"},{"given":"Hongen","family":"Liao"}],"issued":{"date-parts":[["2023",6,30]]},"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accessed":{"date-parts":[["2024",1,17]]},"issue":"3","source":"DOI.org (Crossref)","title":"The ability of Segmenting Anything Model (SAM) to segment ultrasound images"}}]}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D":"00000008","schema":"https://github.com/citation-style-language/schema/raw/master/csl-citation.json","properties":{"noteIndex":0,"formattedCitation":"[@mazurowskiSegmentAnythingModel2023a]"},"citationItems":[{"id":484,"uris":["http://zotero.org/users/9557124/items/ZG9XUUPJ"],"suffix":"","prefix":"","uri":["http://zotero.org/users/9557124/items/ZG9XUUPJ"],"itemData":{"page":"102918","ISSN":"13618415","citation-key":"mazurowskiSegmentAnythingModel2023a","DOI":"10.1016/j.media.2023.102918","language":"en","id":"mazurowskiSegmentAnythingModel2023a","volume":"89","container-title":"Medical Image Analysis","URL":"https://linkinghub.elsevier.com/retrieve/pii/S1361841523001780","container-title-short":"Medical Image Analysis","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type":"article-journal","title-short":"Segment anything model for medical image analysis","issued":{"date-parts":[["2023",10]]},"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ccessed":{"date-parts":[["2024",1,17]]},"author":[{"given":"Maciej A.","family":"Mazurowski"},{"given":"Haoyu","family":"Dong"},{"given":"Hanxue","family":"Gu"},{"given":"Jichen","family":"Yang"},{"given":"Nicholas","family":"Konz"},{"given":"Yixin","family":"Zhang"}],"source":"DOI.org (Crossref)","title":"Segment anything model for medical image analysis: An experimental study"}}]}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citationID":"00000009","schema":"https://github.com/citation-style-language/schema/raw/master/csl-citation.json","properties":{"noteIndex":0,"formattedCitation":"[@WangGuoLiYiXueTuXiangTuShenDuXueXiFenGeSuanFaZongShu2022]"},"citationItems":[{"id":568,"uris":["http://zotero.org/users/9557124/items/TUP27KSX"],"suffix":"","prefix":"","uri":["http://zotero.org/users/9557124/items/TUP27KSX"],"itemData":{"volume":"58","page":"37-50","id":"WangGuoLiYiXueTuXiangTuShenDuXueXiFenGeSuanFaZongShu2022","URL":"https://xueshu.baidu.com/usercenter/paper/show?paperid=176f0250512g0210ub3q06x0px031821","container-title":"计算机工程与应用","type":"article-journal","issue":"12","abstrac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citation-key":"WangGuoLiYiXueTuXiangTuShenDuXueXiFenGeSuanFaZongShu2022","title":"医学图像图深度学习分割算法综述","issued":{"date-parts":[["2022"]]},"note":"view: 187\nlike: 0","accessed":{"date-parts":[["2024",5,19]]},"author":[{"literal":"王国力"},{"literal":"孙宇"},{"literal":"魏本征"}],"source":"Baidu Scholar","DOI":"10.3778/j.issn.1002-8331.2112-0225"}}]}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citationID":"00000010","schema":"https://github.com/citation-style-language/schema/raw/master/csl-citation.json","properties":{"noteIndex":0,"formattedCitation":"[@JinHuYongJiYuJuanJiShenJingWangLuoDeShuiShengTongXinXiTongQianDaoJianCeYuXinDaoFenLei]"},"citationItems":[{"id":569,"uris":["http://zotero.org/users/9557124/items/28HCWGGK"],"suffix":"","prefix":"","uri":["http://zotero.org/users/9557124/items/28HCWGGK"],"itemData":{"title":"基于卷积神经网络的水声通信系统前导检测与信道分类","id":"JinHuYongJiYuJuanJiShenJingWangLuoDeShuiShengTongXinXiTongQianDaoJianCeYuXinDaoFenLei","genre":"学位论文","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citation-key":"JinHuYongJiYuJuanJiShenJingWangLuoDeShuiShengTongXinXiTongQianDaoJianCeYuXinDaoFenLei","URL":"https://xueshu.baidu.com/usercenter/paper/show?paperid=1k200a700n0c0890w0680890r1550139","type":"thesis","note":"view: 83\nlike: 0","accessed":{"date-parts":[["2024",5,19]]},"author":[{"literal":"金胡勇"}],"source":"Baidu Scholar","publisher":"哈尔滨工业大学"}}]}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citationID":"00000011","schema":"https://github.com/citation-style-language/schema/raw/master/csl-citation.json","properties":{"noteIndex":0,"formattedCitation":"[@ZhangChengChengJiYuJiLianJuanJiShenJingWangLuoDeGanZangZhongLiuFenGeYuJianCeFangFaYanJiu]"},"citationItems":[{"id":535,"uris":["http://zotero.org/users/9557124/items/DAGE2EZM"],"suffix":"","prefix":"","uri":["http://zotero.org/users/9557124/items/DAGE2EZM"],"itemData":{"language":"zh-CN","title":"基于级联卷积神经网络的肝脏肿瘤分割与检测方法研究","id":"ZhangChengChengJiYuJiLianJuanJiShenJingWangLuoDeGanZangZhongLiuFenGeYuJianCeFangFaYanJiu","URL":"https://doi.org/10.27103/d.cnki.ghebu.2023.001009","genre":"硕士学位论文","type":"thesis","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contributor":[{"literal":"宗晓萍"},{"literal":"张军华"}],"citation-key":"ZhangChengChengJiYuJiLianJuanJiShenJingWangLuoDeGanZangZhongLiuFenGeYuJianCeFangFaYanJiu","publisher":"河北大学","number-of-pages":"81","note":"major: 电子信息硕士（专业学位）\ndownload: 80\nCLC: R735.7;TP183;TP391.41\nCNKICite: 0\ndbcode: CMFD\ndbname: CMFDTEMP\nfilename: 1023914644.nh","accessed":{"date-parts":[["2024",5,8]]},"author":[{"literal":"张成成"}],"source":"CNKI","DOI":"10.27103/d.cnki.ghebu.2023.001009"}}]}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使用 Focal loss，Dice loss和IoU loss 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最后讲述了肝脏肿瘤分割软件开发的性能指标和研究内容。</w:t>
      </w:r>
    </w:p>
    <w:bookmarkEnd w:id="39"/>
    <w:bookmarkEnd w:id="40"/>
    <w:bookmarkStart w:id="58" w:name="技术原理学习"/>
    <w:p>
      <w:pPr>
        <w:pStyle w:val="1"/>
      </w:pPr>
      <w:r>
        <w:t xml:space="preserve">技术原理学习</w:t>
      </w:r>
    </w:p>
    <w:bookmarkStart w:id="41"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citationID":"00000012","schema":"https://github.com/citation-style-language/schema/raw/master/csl-citation.json","properties":{"noteIndex":0,"formattedCitation":"[@GuoFengJiYuShenDuJuanJiShenJingWangLuoYaoGanTuXiangMuBiaoJianCeSuanFaYanJiu]"},"citationItems":[{"id":570,"uris":["http://zotero.org/users/9557124/items/2D4XBHTM"],"suffix":"","prefix":"","uri":["http://zotero.org/users/9557124/items/2D4XBHTM"],"itemData":{"title":"基于深度卷积神经网络遥感图像目标检测算法研究","id":"GuoFengJiYuShenDuJuanJiShenJingWangLuoYaoGanTuXiangMuBiaoJianCeSuanFaYanJiu","genre":"硕士学位论文","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citation-key":"GuoFengJiYuShenDuJuanJiShenJingWangLuoYaoGanTuXiangMuBiaoJianCeSuanFaYanJiu","URL":"https://xueshu.baidu.com/usercenter/paper/show?paperid=1j7u0ap0x50x00q0sx4800c0n5291303","type":"thesis","note":"view: 141\nlike: 0","accessed":{"date-parts":[["2024",5,19]]},"author":[{"literal":"郭峰"}],"source":"Baidu Scholar","publisher":"哈尔滨理工大学"}}]}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citationID":"00000013","schema":"https://github.com/citation-style-language/schema/raw/master/csl-citation.json","properties":{"noteIndex":0,"formattedCitation":"[@WangRuiBoJiYuDropoutZhengZeHuaDeHanYuKuangJiaYuYiJiaoSeShiBie]"},"citationItems":[{"id":571,"uris":["http://zotero.org/users/9557124/items/BQ8Z9DCY"],"suffix":"","prefix":"","uri":["http://zotero.org/users/9557124/items/BQ8Z9DCY"],"itemData":{"language":"zh-CN","page":"147-154","id":"WangRuiBoJiYuDropoutZhengZeHuaDeHanYuKuangJiaYuYiJiaoSeShiBie","container-title":"中文信息学报","issue":"1","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citation-key":"WangRuiBoJiYuDropoutZhengZeHuaDeHanYuKuangJiaYuYiJiaoSeShiBie","URL":"https://kns.cnki.net/KCMS/detail/detail.aspx?dbcode=CJFD&amp;dbname=CJFDLAST2017&amp;filename=mess201701019","type":"article-journal","note":"foundation: 国家自然科学基金（NNSFC-61503228）； NSFC-广东联合基金（第二期）；\ndownload: 254\nCLC: TP391.1;TP183\nCNKICite: 31\ndbcode: CJFD\ndbname: CJFDLAST2017\nfilename: mess201701019","accessed":{"date-parts":[["2024",5,19]]},"title":"基于Dropout正则化的汉语框架语义角色识别","source":"Baidu Scholar","author":[{"literal":"王瑞波"},{"literal":"李济洪"},{"literal":"李国臣"},{"literal":"杨耀文"}]}}]}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41"/>
    <w:bookmarkStart w:id="42"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citationID":"00000014","schema":"https://github.com/citation-style-language/schema/raw/master/csl-citation.json","properties":{"noteIndex":0,"formattedCitation":"[@maSegmentAnythingMedical]"},"citationItems":[{"id":470,"uris":["http://zotero.org/users/9557124/items/44N4JGHY"],"suffix":"","prefix":"","uri":["http://zotero.org/users/9557124/items/44N4JGHY"],"itemData":{"language":"en","title":"Segment Anything in Medical Images","id":"maSegmentAnythingMedic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citation-key":"maSegmentAnythingMedical","note":"titleTranslation: 医学影像中的任何分段","type":"article-journal","source":"Zotero","author":[{"given":"Jun","family":"Ma"},{"given":"Yuting","family":"He"},{"given":"Feifei","family":"Li"},{"given":"Lin","family":"Han"},{"given":"Chenyu","family":"You"},{"given":"Bo","family":"Wang"}]}}]}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CPU和GPU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2"/>
    <w:bookmarkStart w:id="50"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45" w:name="transformer模型的组成"/>
    <w:p>
      <w:pPr>
        <w:pStyle w:val="3"/>
      </w:pPr>
      <w:r>
        <w:t xml:space="preserve">Transformer模型的组成</w:t>
      </w:r>
    </w:p>
    <w:p>
      <w:pPr>
        <w:pStyle w:val="SourceCode"/>
      </w:pPr>
      <w:r>
        <w:rPr>
          <w:rStyle w:val="VerbatimChar"/>
        </w:rPr>
        <w:t xml:space="preserve">graph LR;</w:t>
      </w:r>
      <w:r>
        <w:br/>
      </w:r>
      <w:r>
        <w:rPr>
          <w:rStyle w:val="VerbatimChar"/>
        </w:rPr>
        <w:t xml:space="preserve">    A[输入图像（Input Image）] --&gt; B[图像编码器（Image Encoder）];</w:t>
      </w:r>
      <w:r>
        <w:br/>
      </w:r>
      <w:r>
        <w:rPr>
          <w:rStyle w:val="VerbatimChar"/>
        </w:rPr>
        <w:t xml:space="preserve">    B --&gt; C[图像特征（Image Features）];</w:t>
      </w:r>
      <w:r>
        <w:br/>
      </w:r>
      <w:r>
        <w:rPr>
          <w:rStyle w:val="VerbatimChar"/>
        </w:rPr>
        <w:t xml:space="preserve">    A2[提示信息（Prompts）] --&gt; D[提示编码器（Prompt Encoder）];</w:t>
      </w:r>
      <w:r>
        <w:br/>
      </w:r>
      <w:r>
        <w:rPr>
          <w:rStyle w:val="VerbatimChar"/>
        </w:rPr>
        <w:t xml:space="preserve">    D --&gt; E[提示特征（Prompt Features）];</w:t>
      </w:r>
      <w:r>
        <w:br/>
      </w:r>
      <w:r>
        <w:rPr>
          <w:rStyle w:val="VerbatimChar"/>
        </w:rPr>
        <w:t xml:space="preserve">    C --&gt; F[特征融合与加权（Feature Fusion and Weighting）];</w:t>
      </w:r>
      <w:r>
        <w:br/>
      </w:r>
      <w:r>
        <w:rPr>
          <w:rStyle w:val="VerbatimChar"/>
        </w:rPr>
        <w:t xml:space="preserve">    E --&gt; F;</w:t>
      </w:r>
      <w:r>
        <w:br/>
      </w:r>
      <w:r>
        <w:rPr>
          <w:rStyle w:val="VerbatimChar"/>
        </w:rPr>
        <w:t xml:space="preserve">    F --&gt; G[掩码解码器（Mask Decoder）];</w:t>
      </w:r>
      <w:r>
        <w:br/>
      </w:r>
      <w:r>
        <w:rPr>
          <w:rStyle w:val="VerbatimChar"/>
        </w:rPr>
        <w:t xml:space="preserve">    G --&gt; G1[卷积层（Convolutional Layer）];</w:t>
      </w:r>
      <w:r>
        <w:br/>
      </w:r>
      <w:r>
        <w:rPr>
          <w:rStyle w:val="VerbatimChar"/>
        </w:rPr>
        <w:t xml:space="preserve">    G1 --&gt; G2[上采样层（Upsampling Layer）];</w:t>
      </w:r>
      <w:r>
        <w:br/>
      </w:r>
      <w:r>
        <w:rPr>
          <w:rStyle w:val="VerbatimChar"/>
        </w:rPr>
        <w:t xml:space="preserve">    G2 --&gt; G3[卷积层（Convolutional Layer）];</w:t>
      </w:r>
      <w:r>
        <w:br/>
      </w:r>
      <w:r>
        <w:rPr>
          <w:rStyle w:val="VerbatimChar"/>
        </w:rPr>
        <w:t xml:space="preserve">    G3 --&gt; G4[激活函数（Activation Function）];</w:t>
      </w:r>
      <w:r>
        <w:br/>
      </w:r>
      <w:r>
        <w:rPr>
          <w:rStyle w:val="VerbatimChar"/>
        </w:rPr>
        <w:t xml:space="preserve">    G4 --&gt; G5[上采样层（Upsampling Layer）];</w:t>
      </w:r>
      <w:r>
        <w:br/>
      </w:r>
      <w:r>
        <w:rPr>
          <w:rStyle w:val="VerbatimChar"/>
        </w:rPr>
        <w:t xml:space="preserve">    G5 --&gt; G6[卷积层（Convolutional Layer）];</w:t>
      </w:r>
      <w:r>
        <w:br/>
      </w:r>
      <w:r>
        <w:rPr>
          <w:rStyle w:val="VerbatimChar"/>
        </w:rPr>
        <w:t xml:space="preserve">    G --&gt; H[输出掩码（Output Mask）];</w:t>
      </w:r>
    </w:p>
    <w:p>
      <w:pPr>
        <w:pStyle w:val="FirstParagraph"/>
      </w:pPr>
      <w:r>
        <w:t xml:space="preserve">Transformer模型主要由编码器（Encoder）和解码器（Decoder）两部分组成，每部分由多个相同的层（layers）堆叠而成。每个层主要包含两个子层（sublayers）：</w:t>
      </w:r>
    </w:p>
    <w:bookmarkStart w:id="43"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3"/>
    <w:bookmarkStart w:id="44"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4"/>
    <w:bookmarkEnd w:id="45"/>
    <w:bookmarkStart w:id="46"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46"/>
    <w:bookmarkStart w:id="47"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47"/>
    <w:bookmarkStart w:id="48"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8"/>
    <w:bookmarkStart w:id="49"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9"/>
    <w:bookmarkEnd w:id="50"/>
    <w:bookmarkStart w:id="56"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1"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citationID":"00000015","schema":"https://github.com/citation-style-language/schema/raw/master/csl-citation.json","properties":{"noteIndex":0,"formattedCitation":"[@LunWenJieDuMetaAiSAM]"},"citationItems":[{"id":504,"uris":["http://zotero.org/users/9557124/items/P2DY7E6V"],"suffix":"","prefix":"","uri":["http://zotero.org/users/9557124/items/P2DY7E6V"],"itemData":{"citation-key":"LunWenJieDuMetaAiSAM","title":"【论文解读】MetaAi SAM(Segment Anything) 分割一切 - 知乎","id":"LunWenJieDuMetaAiSAM","accessed":{"date-parts":[["2024",4,11]]},"type":"webpage","URL":"https://zhuanlan.zhihu.com/p/620355474"}}]}   </w:instrText>
      </w:r>
      <w:r>
        <w:fldChar w:fldCharType="separate"/>
      </w:r>
      <w:r>
        <w:rPr>
          <w:noProof/>
        </w:rPr>
        <w:t>&lt;Do Zotero Refresh: [@LunWenJieDuMetaAiSAM]&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citationID":"00000016","schema":"https://github.com/citation-style-language/schema/raw/master/csl-citation.json","properties":{"noteIndex":0,"formattedCitation":"[@kirillovSegmentAnything2023]"},"citationItems":[{"id":472,"uris":["http://zotero.org/users/9557124/items/RGI8W7FT"],"suffix":"","prefix":"","uri":["http://zotero.org/users/9557124/items/RGI8W7FT"],"itemData":{"ISBN":"9798350307184","citation-key":"kirillovSegmentAnything2023","event-title":"2023 IEEE/CVF International Conference on Computer Vision (ICCV)","publisher-place":"Paris, France","language":"en","URL":"https://ieeexplore.ieee.org/document/10378323/","id":"kirillovSegmentAnything2023","type":"paper-conference","container-title":"2023 IEEE/CVF International Conference on Computer Vision (ICCV)","title":"Segment Anything","page":"3992-4003","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DOI":"10.1109/ICCV51070.2023.00371","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issued":{"date-parts":[["2023",10,1]]},"note":"titleTranslation: 任何分段","accessed":{"date-parts":[["2024",1,17]]},"event-place":"Paris, France","source":"DOI.org (Crossref)","publisher":"IEEE"}}]}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51"/>
    <w:bookmarkStart w:id="55"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SourceCode"/>
      </w:pPr>
      <w:r>
        <w:rPr>
          <w:rStyle w:val="VerbatimChar"/>
        </w:rPr>
        <w:t xml:space="preserve">graph TD</w:t>
      </w:r>
      <w:r>
        <w:br/>
      </w:r>
      <w:r>
        <w:rPr>
          <w:rStyle w:val="VerbatimChar"/>
        </w:rPr>
        <w:t xml:space="preserve">    A[Transformer]</w:t>
      </w:r>
      <w:r>
        <w:br/>
      </w:r>
      <w:r>
        <w:rPr>
          <w:rStyle w:val="VerbatimChar"/>
        </w:rPr>
        <w:t xml:space="preserve">    A --&gt; B[编码器（Encoder）]</w:t>
      </w:r>
      <w:r>
        <w:br/>
      </w:r>
      <w:r>
        <w:rPr>
          <w:rStyle w:val="VerbatimChar"/>
        </w:rPr>
        <w:t xml:space="preserve">    A --&gt; C[解码器（Decoder）]</w:t>
      </w:r>
      <w:r>
        <w:br/>
      </w:r>
      <w:r>
        <w:br/>
      </w:r>
      <w:r>
        <w:rPr>
          <w:rStyle w:val="VerbatimChar"/>
        </w:rPr>
        <w:t xml:space="preserve">    B --&gt; B1[编码器层（Encoder Layer 1）]</w:t>
      </w:r>
      <w:r>
        <w:br/>
      </w:r>
      <w:r>
        <w:rPr>
          <w:rStyle w:val="VerbatimChar"/>
        </w:rPr>
        <w:t xml:space="preserve">    B1 --&gt; B1a[多头自注意力机制（Multi-Head Self-Attention）]</w:t>
      </w:r>
      <w:r>
        <w:br/>
      </w:r>
      <w:r>
        <w:rPr>
          <w:rStyle w:val="VerbatimChar"/>
        </w:rPr>
        <w:t xml:space="preserve">    B1 --&gt; B1b[加法与归一化（Add &amp; Norm）]</w:t>
      </w:r>
      <w:r>
        <w:br/>
      </w:r>
      <w:r>
        <w:rPr>
          <w:rStyle w:val="VerbatimChar"/>
        </w:rPr>
        <w:t xml:space="preserve">    B1 --&gt; B1c[前馈神经网络（Feed-Forward Neural Network）]</w:t>
      </w:r>
      <w:r>
        <w:br/>
      </w:r>
      <w:r>
        <w:rPr>
          <w:rStyle w:val="VerbatimChar"/>
        </w:rPr>
        <w:t xml:space="preserve">    B1 --&gt; B1d[加法与归一化（Add &amp; Norm）]</w:t>
      </w:r>
      <w:r>
        <w:br/>
      </w:r>
      <w:r>
        <w:br/>
      </w:r>
      <w:r>
        <w:rPr>
          <w:rStyle w:val="VerbatimChar"/>
        </w:rPr>
        <w:t xml:space="preserve">    B --&gt; B2[编码器层（Encoder Layer 2）]</w:t>
      </w:r>
      <w:r>
        <w:br/>
      </w:r>
      <w:r>
        <w:rPr>
          <w:rStyle w:val="VerbatimChar"/>
        </w:rPr>
        <w:t xml:space="preserve">    B2 --&gt; B2a[多头自注意力机制（Multi-Head Self-Attention）]</w:t>
      </w:r>
      <w:r>
        <w:br/>
      </w:r>
      <w:r>
        <w:rPr>
          <w:rStyle w:val="VerbatimChar"/>
        </w:rPr>
        <w:t xml:space="preserve">    B2 --&gt; B2b[加法与归一化（Add &amp; Norm）]</w:t>
      </w:r>
      <w:r>
        <w:br/>
      </w:r>
      <w:r>
        <w:rPr>
          <w:rStyle w:val="VerbatimChar"/>
        </w:rPr>
        <w:t xml:space="preserve">    B2 --&gt; B2c[前馈神经网络（Feed-Forward Neural Network）]</w:t>
      </w:r>
      <w:r>
        <w:br/>
      </w:r>
      <w:r>
        <w:rPr>
          <w:rStyle w:val="VerbatimChar"/>
        </w:rPr>
        <w:t xml:space="preserve">    B2 --&gt; B2d[加法与归一化（Add &amp; Norm）]</w:t>
      </w:r>
      <w:r>
        <w:br/>
      </w:r>
      <w:r>
        <w:br/>
      </w:r>
      <w:r>
        <w:rPr>
          <w:rStyle w:val="VerbatimChar"/>
        </w:rPr>
        <w:t xml:space="preserve">    C --&gt; C1[解码器层（Decoder Layer 1）]</w:t>
      </w:r>
      <w:r>
        <w:br/>
      </w:r>
      <w:r>
        <w:rPr>
          <w:rStyle w:val="VerbatimChar"/>
        </w:rPr>
        <w:t xml:space="preserve">    C1 --&gt; C1a[掩码多头自注意力机制（Masked Multi-Head Self-Attention）]</w:t>
      </w:r>
      <w:r>
        <w:br/>
      </w:r>
      <w:r>
        <w:rPr>
          <w:rStyle w:val="VerbatimChar"/>
        </w:rPr>
        <w:t xml:space="preserve">    C1 --&gt; C1b[加法与归一化（Add &amp; Norm）]</w:t>
      </w:r>
      <w:r>
        <w:br/>
      </w:r>
      <w:r>
        <w:rPr>
          <w:rStyle w:val="VerbatimChar"/>
        </w:rPr>
        <w:t xml:space="preserve">    C1 --&gt; C1c[编码器-解码器注意力机制（Encoder-Decoder Attention）]</w:t>
      </w:r>
      <w:r>
        <w:br/>
      </w:r>
      <w:r>
        <w:rPr>
          <w:rStyle w:val="VerbatimChar"/>
        </w:rPr>
        <w:t xml:space="preserve">    C1 --&gt; C1d[加法与归一化（Add &amp; Norm）]</w:t>
      </w:r>
      <w:r>
        <w:br/>
      </w:r>
      <w:r>
        <w:rPr>
          <w:rStyle w:val="VerbatimChar"/>
        </w:rPr>
        <w:t xml:space="preserve">    C1 --&gt; C1e[前馈神经网络（Feed-Forward Neural Network）]</w:t>
      </w:r>
      <w:r>
        <w:br/>
      </w:r>
      <w:r>
        <w:rPr>
          <w:rStyle w:val="VerbatimChar"/>
        </w:rPr>
        <w:t xml:space="preserve">    C1 --&gt; C1f[加法与归一化（Add &amp; Norm）]</w:t>
      </w:r>
      <w:r>
        <w:br/>
      </w:r>
      <w:r>
        <w:br/>
      </w:r>
      <w:r>
        <w:rPr>
          <w:rStyle w:val="VerbatimChar"/>
        </w:rPr>
        <w:t xml:space="preserve">    C --&gt; C2[解码器层（Decoder Layer 2）]</w:t>
      </w:r>
      <w:r>
        <w:br/>
      </w:r>
      <w:r>
        <w:rPr>
          <w:rStyle w:val="VerbatimChar"/>
        </w:rPr>
        <w:t xml:space="preserve">    C2 --&gt; C2a[掩码多头自注意力机制（Masked Multi-Head Self-Attention）]</w:t>
      </w:r>
      <w:r>
        <w:br/>
      </w:r>
      <w:r>
        <w:rPr>
          <w:rStyle w:val="VerbatimChar"/>
        </w:rPr>
        <w:t xml:space="preserve">    C2 --&gt; C2b[加法与归一化（Add &amp; Norm）]</w:t>
      </w:r>
      <w:r>
        <w:br/>
      </w:r>
      <w:r>
        <w:rPr>
          <w:rStyle w:val="VerbatimChar"/>
        </w:rPr>
        <w:t xml:space="preserve">    C2 --&gt; C2c[编码器-解码器注意力机制（Encoder-Decoder Attention）]</w:t>
      </w:r>
      <w:r>
        <w:br/>
      </w:r>
      <w:r>
        <w:rPr>
          <w:rStyle w:val="VerbatimChar"/>
        </w:rPr>
        <w:t xml:space="preserve">    C2 --&gt; C2d[加法与归一化（Add &amp; Norm）]</w:t>
      </w:r>
      <w:r>
        <w:br/>
      </w:r>
      <w:r>
        <w:rPr>
          <w:rStyle w:val="VerbatimChar"/>
        </w:rPr>
        <w:t xml:space="preserve">    C2 --&gt; C2e[前馈神经网络（Feed-Forward Neural Network）]</w:t>
      </w:r>
      <w:r>
        <w:br/>
      </w:r>
      <w:r>
        <w:rPr>
          <w:rStyle w:val="VerbatimChar"/>
        </w:rPr>
        <w:t xml:space="preserve">    C2 --&gt; C2f[加法与归一化（Add &amp; Norm）]</w:t>
      </w:r>
      <w:r>
        <w:br/>
      </w:r>
      <w:r>
        <w:br/>
      </w:r>
      <w:r>
        <w:rPr>
          <w:rStyle w:val="VerbatimChar"/>
        </w:rPr>
        <w:t xml:space="preserve">    C --&gt; D[输出层（Output）]</w:t>
      </w:r>
    </w:p>
    <w:bookmarkStart w:id="52"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52"/>
    <w:bookmarkStart w:id="53"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53"/>
    <w:bookmarkStart w:id="54"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54"/>
    <w:bookmarkEnd w:id="55"/>
    <w:bookmarkEnd w:id="56"/>
    <w:bookmarkStart w:id="57" w:name="本章小结-1"/>
    <w:p>
      <w:pPr>
        <w:pStyle w:val="2"/>
      </w:pPr>
      <w:r>
        <w:t xml:space="preserve">本章小结</w:t>
      </w:r>
    </w:p>
    <w:p>
      <w:pPr>
        <w:pStyle w:val="FirstParagraph"/>
      </w:pPr>
      <w:r>
        <w:t xml:space="preserve">本章探讨了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57"/>
    <w:bookmarkEnd w:id="58"/>
    <w:bookmarkStart w:id="66" w:name="研究方法"/>
    <w:p>
      <w:pPr>
        <w:pStyle w:val="1"/>
      </w:pPr>
      <w:r>
        <w:t xml:space="preserve">研究方法</w:t>
      </w:r>
    </w:p>
    <w:bookmarkStart w:id="59" w:name="准备数据集"/>
    <w:p>
      <w:pPr>
        <w:pStyle w:val="2"/>
      </w:pPr>
      <w:r>
        <w:t xml:space="preserve">准备数据集</w:t>
      </w:r>
    </w:p>
    <w:p>
      <w:pPr>
        <w:pStyle w:val="FirstParagraph"/>
      </w:pPr>
      <w:r>
        <w:t xml:space="preserve">数据集内容包括以下内容</w:t>
      </w:r>
    </w:p>
    <w:tbl>
      <w:tblPr>
        <w:tblStyle w:val="Table"/>
        <w:tblW w:type="pct" w:w="5000"/>
        <w:tblLayout w:type="fixed"/>
        <w:tblLook w:firstRow="1" w:lastRow="0" w:firstColumn="0" w:lastColumn="0" w:noHBand="0" w:noVBand="0" w:val="0020"/>
      </w:tblPr>
      <w:tblGrid>
        <w:gridCol w:w="3960"/>
        <w:gridCol w:w="3960"/>
      </w:tblGrid>
      <w:tr>
        <w:trPr>
          <w:tblHeader w:val="on"/>
        </w:trPr>
        <w:tc>
          <w:tcPr/>
          <w:p>
            <w:pPr>
              <w:pStyle w:val="Compact"/>
              <w:jc w:val="left"/>
            </w:pPr>
            <w:r>
              <w:t xml:space="preserve">文件名</w:t>
            </w:r>
          </w:p>
        </w:tc>
        <w:tc>
          <w:tcPr/>
          <w:p>
            <w:pPr>
              <w:pStyle w:val="Compact"/>
              <w:jc w:val="left"/>
            </w:pPr>
            <w:r>
              <w:t xml:space="preserve">文件内容</w:t>
            </w:r>
          </w:p>
        </w:tc>
      </w:tr>
      <w:tr>
        <w:tc>
          <w:tcPr/>
          <w:p>
            <w:pPr>
              <w:pStyle w:val="Compact"/>
              <w:jc w:val="left"/>
            </w:pPr>
            <w:r>
              <w:t xml:space="preserve">PATIENT_DICOM</w:t>
            </w:r>
          </w:p>
        </w:tc>
        <w:tc>
          <w:tcPr/>
          <w:p>
            <w:pPr>
              <w:pStyle w:val="Compact"/>
              <w:jc w:val="left"/>
            </w:pPr>
            <w:r>
              <w:t xml:space="preserve">DICOM 格式的匿名患者图像</w:t>
            </w:r>
          </w:p>
        </w:tc>
      </w:tr>
      <w:tr>
        <w:tc>
          <w:tcPr/>
          <w:p>
            <w:pPr>
              <w:pStyle w:val="Compact"/>
              <w:jc w:val="left"/>
            </w:pPr>
            <w:r>
              <w:t xml:space="preserve">LABELLED_DICOM</w:t>
            </w:r>
          </w:p>
        </w:tc>
        <w:tc>
          <w:tcPr/>
          <w:p>
            <w:pPr>
              <w:pStyle w:val="Compact"/>
              <w:jc w:val="left"/>
            </w:pPr>
            <w:r>
              <w:t xml:space="preserve">DICOM 格式分割的各个感兴趣区域对应的标签图像</w:t>
            </w: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r>
    </w:tbl>
    <w:p>
      <w:pPr>
        <w:pStyle w:val="a6"/>
      </w:pPr>
      <w:r>
        <w:t xml:space="preserve">对数据集分组，80% 作为训练集，20% 作为测试集。</w:t>
      </w:r>
    </w:p>
    <w:bookmarkEnd w:id="59"/>
    <w:bookmarkStart w:id="60" w:name="加载预训练模型"/>
    <w:p>
      <w:pPr>
        <w:pStyle w:val="2"/>
      </w:pPr>
      <w:r>
        <w:t xml:space="preserve">加载预训练模型</w:t>
      </w:r>
    </w:p>
    <w:bookmarkEnd w:id="60"/>
    <w:bookmarkStart w:id="61" w:name="冻层输入层只微调顶部层"/>
    <w:p>
      <w:pPr>
        <w:pStyle w:val="2"/>
      </w:pPr>
      <w:r>
        <w:t xml:space="preserve">冻层输入层，只微调顶部层</w:t>
      </w:r>
    </w:p>
    <w:bookmarkEnd w:id="61"/>
    <w:bookmarkStart w:id="63" w:name="训练模型并监控性能如损失值"/>
    <w:p>
      <w:pPr>
        <w:pStyle w:val="2"/>
      </w:pPr>
      <w:r>
        <w:t xml:space="preserve">训练模型并监控性能，如损失值</w:t>
      </w:r>
    </w:p>
    <w:bookmarkStart w:id="62" w:name="使用数据集进行训练"/>
    <w:p>
      <w:pPr>
        <w:pStyle w:val="3"/>
      </w:pPr>
      <w:r>
        <w:t xml:space="preserve">使用数据集进行训练</w:t>
      </w:r>
    </w:p>
    <w:p>
      <w:pPr>
        <w:pStyle w:val="FirstParagraph"/>
      </w:pPr>
      <w:r>
        <w:t xml:space="preserve">最后遍历数据集进行训练，使用的损失函数有Focal loss，Dice loss和IoU loss</w:t>
      </w:r>
    </w:p>
    <w:p>
      <w:pPr>
        <w:pStyle w:val="a6"/>
      </w:pPr>
      <w:r>
        <w:t xml:space="preserve">利用腹部CT图像构建的训练集对SAM大模型进行训练。在此过程中，采用交叉验证来优化超参数，使用批量梯度下降和反向传播算法进行权重地更新。通过细致地微调，提升模型对肝脏肿瘤图像特点的学习能力和分割准确性。</w:t>
      </w:r>
    </w:p>
    <w:bookmarkEnd w:id="62"/>
    <w:bookmarkEnd w:id="63"/>
    <w:bookmarkStart w:id="64" w:name="模型性能的评估-评估模型在测试集观察模型表现"/>
    <w:p>
      <w:pPr>
        <w:pStyle w:val="2"/>
      </w:pPr>
      <w:r>
        <w:t xml:space="preserve">模型性能的评估 评估模型，在测试集观察模型表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64"/>
    <w:bookmarkStart w:id="65"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包括 Focal loss、Dice loss和IoU loss，这些都是为了优化模型在分割任务上的表现并减少预测误差。</w:t>
      </w:r>
    </w:p>
    <w:p>
      <w:pPr>
        <w:pStyle w:val="a6"/>
      </w:pPr>
      <w:r>
        <w:t xml:space="preserve">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bookmarkEnd w:id="65"/>
    <w:bookmarkEnd w:id="66"/>
    <w:bookmarkStart w:id="67" w:name="结果分析与性能比较"/>
    <w:p>
      <w:pPr>
        <w:pStyle w:val="1"/>
      </w:pPr>
      <w:r>
        <w:t xml:space="preserve">结果分析与性能比较</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20"/>
        </w:numPr>
      </w:pPr>
      <w:r>
        <w:t xml:space="preserve">精确度（Precision）</w:t>
      </w:r>
    </w:p>
    <w:p>
      <w:pPr>
        <w:pStyle w:val="Compact"/>
        <w:numPr>
          <w:ilvl w:val="0"/>
          <w:numId w:val="1020"/>
        </w:numPr>
      </w:pPr>
      <w:r>
        <w:t xml:space="preserve">召回率（Recall）</w:t>
      </w:r>
    </w:p>
    <w:p>
      <w:pPr>
        <w:pStyle w:val="Compact"/>
        <w:numPr>
          <w:ilvl w:val="0"/>
          <w:numId w:val="1020"/>
        </w:numPr>
      </w:pPr>
      <w:r>
        <w:t xml:space="preserve">F1分数（F1 Score）</w:t>
      </w:r>
    </w:p>
    <w:p>
      <w:pPr>
        <w:pStyle w:val="Compact"/>
        <w:numPr>
          <w:ilvl w:val="0"/>
          <w:numId w:val="1020"/>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67"/>
    <w:bookmarkStart w:id="70" w:name="结论与展望"/>
    <w:p>
      <w:pPr>
        <w:pStyle w:val="1"/>
      </w:pPr>
      <w:r>
        <w:t xml:space="preserve">结论与展望</w:t>
      </w:r>
    </w:p>
    <w:bookmarkStart w:id="68"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8"/>
    <w:bookmarkStart w:id="69" w:name="展望"/>
    <w:p>
      <w:pPr>
        <w:pStyle w:val="2"/>
      </w:pPr>
      <w:r>
        <w:t xml:space="preserve">展望</w:t>
      </w:r>
    </w:p>
    <w:p>
      <w:pPr>
        <w:pStyle w:val="FirstParagraph"/>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9"/>
    <w:bookmarkEnd w:id="70"/>
    <w:bookmarkStart w:id="71" w:name="参考文献"/>
    <w:p>
      <w:pPr>
        <w:pStyle w:val="1"/>
      </w:pPr>
      <w:r>
        <w:t xml:space="preserve">参考文献</w:t>
      </w:r>
    </w:p>
    <w:bookmarkEnd w:id="71"/>
    <w:bookmarkStart w:id="72"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2"/>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9T17:54:00Z</dcterms:created>
  <dcterms:modified xsi:type="dcterms:W3CDTF">2024-05-1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